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A0FA5" w:rsidRDefault="008D7DD4">
      <w:pPr>
        <w:rPr>
          <w:b/>
        </w:rPr>
      </w:pPr>
      <w:r w:rsidRPr="007654F5">
        <w:rPr>
          <w:b/>
        </w:rPr>
        <w:t>Methods</w:t>
      </w:r>
    </w:p>
    <w:p w:rsidR="00B304FD" w:rsidRDefault="00B304FD">
      <w:pPr>
        <w:rPr>
          <w:b/>
        </w:rPr>
      </w:pPr>
    </w:p>
    <w:p w:rsidR="00B304FD" w:rsidRDefault="00B304FD">
      <w:pPr>
        <w:rPr>
          <w:b/>
        </w:rPr>
      </w:pPr>
      <w:r>
        <w:rPr>
          <w:b/>
        </w:rPr>
        <w:t>The study area</w:t>
      </w:r>
    </w:p>
    <w:p w:rsidR="00B304FD" w:rsidRPr="0044764C" w:rsidRDefault="00653354">
      <w:r>
        <w:t>This st</w:t>
      </w:r>
      <w:r w:rsidR="003B1A9C">
        <w:t>udy was conducted in Helags</w:t>
      </w:r>
      <w:r w:rsidR="006B0152">
        <w:t>fällen, Jämtland county</w:t>
      </w:r>
      <w:r w:rsidR="003B1A9C">
        <w:t>, which is the southernmost of three geographically isolated arctic fox subpopulations in Sweden</w:t>
      </w:r>
      <w:r w:rsidR="00A035F0">
        <w:t xml:space="preserve"> </w:t>
      </w:r>
      <w:r w:rsidR="00A035F0">
        <w:fldChar w:fldCharType="begin"/>
      </w:r>
      <w:r w:rsidR="00A035F0">
        <w:instrText xml:space="preserve"> ADDIN ZOTERO_ITEM CSL_CITATION {"citationID":"zZGCCTFX","properties":{"formattedCitation":"(Dal\\uc0\\u233{}n {\\i{}et al.} 2006)","plainCitation":"(Dalén et al. 2006)","noteIndex":0},"citationItems":[{"id":255,"uris":["http://zotero.org/users/4662650/items/QURGSYAW"],"uri":["http://zotero.org/users/4662650/items/QURGSYAW"],"itemData":{"id":255,"type":"article-journal","title":"Population structure in a critically endangered arctic fox population: does genetics matter?","container-title":"Molecular Ecology","page":"2809-2819","volume":"15","issue":"10","source":"Wiley Online Library","abstract":"The arctic fox (Alopex lagopus) in Scandinavia is classified as critically endangered after having gone through a severe decline in population size in the beginning of the 20th century, from which it has failed to recover despite more than 65 years of protection. Arctic foxes have a high dispersal rate and often disperse over long distances, suggesting that there was probably little population differentiation within Scandinavia prior to the bottleneck. It is, however, possible that the recent decline in population size has led to a decrease in dispersal and an increase in population fragmentation. To examine this, we used 10 microsatellite loci to analyse genetic variation in 150 arctic foxes from Scandinavia and Russia. The results showed that the arctic fox in Scandinavia presently is subdivided into four populations, and that the Kola Peninsula and northwest Russia together form a large fifth population. Current dispersal between the populations seemed to be very low, but genetic variation within them was relatively high. This and the relative FST values among the populations are consistent with a model of recent fragmentation within Scandinavia. Since the amount of genetic variation is high within the populations, but the populations are small and isolated, demographic stochasticity seems to pose a higher threat to the populations’ persistence than inbreeding depression and low genetic variation.","URL":"https://onlinelibrary.wiley.com/doi/abs/10.1111/j.1365-294X.2006.02983.x","DOI":"10.1111/j.1365-294X.2006.02983.x","ISSN":"1365-294X","shortTitle":"Population structure in a critically endangered arctic fox population","language":"en","author":[{"family":"Dalén","given":"L."},{"family":"Kvaløy","given":"K."},{"family":"Linnell","given":"J. D. C."},{"family":"Elmhagen","given":"B."},{"family":"Strand","given":"O."},{"family":"Tannerfeldt","given":"M."},{"family":"Henttonen","given":"H."},{"family":"Fuglei","given":"E."},{"family":"Landa","given":"A."},{"family":"Angerbjörn","given":"A."}],"issued":{"date-parts":[["2006",9,1]]},"accessed":{"date-parts":[["2018",8,9]]}}}],"schema":"https://github.com/citation-style-language/schema/raw/master/csl-citation.json"} </w:instrText>
      </w:r>
      <w:r w:rsidR="00A035F0">
        <w:fldChar w:fldCharType="separate"/>
      </w:r>
      <w:r w:rsidR="00A035F0" w:rsidRPr="00A035F0">
        <w:rPr>
          <w:rFonts w:ascii="Calibri" w:cs="Calibri"/>
        </w:rPr>
        <w:t xml:space="preserve">(Dalén </w:t>
      </w:r>
      <w:r w:rsidR="00A035F0" w:rsidRPr="00A035F0">
        <w:rPr>
          <w:rFonts w:ascii="Calibri" w:cs="Calibri"/>
          <w:i/>
          <w:iCs/>
        </w:rPr>
        <w:t>et al.</w:t>
      </w:r>
      <w:r w:rsidR="00A035F0" w:rsidRPr="00A035F0">
        <w:rPr>
          <w:rFonts w:ascii="Calibri" w:cs="Calibri"/>
        </w:rPr>
        <w:t xml:space="preserve"> 2006)</w:t>
      </w:r>
      <w:r w:rsidR="00A035F0">
        <w:fldChar w:fldCharType="end"/>
      </w:r>
      <w:r w:rsidR="003B1A9C">
        <w:t>.</w:t>
      </w:r>
      <w:r w:rsidR="0044764C">
        <w:t xml:space="preserve"> </w:t>
      </w:r>
      <w:r w:rsidR="0011570D">
        <w:t>The</w:t>
      </w:r>
      <w:r w:rsidR="00FD6B52">
        <w:t xml:space="preserve"> </w:t>
      </w:r>
      <w:r w:rsidR="00CB3E49">
        <w:t xml:space="preserve">Helags population </w:t>
      </w:r>
      <w:r w:rsidR="00FD6B52">
        <w:t>covers</w:t>
      </w:r>
      <w:r w:rsidR="00CB3E49">
        <w:t xml:space="preserve"> an area of</w:t>
      </w:r>
      <w:r w:rsidR="00FD6B52">
        <w:t xml:space="preserve"> 1920 km</w:t>
      </w:r>
      <w:r w:rsidR="00FD6B52">
        <w:rPr>
          <w:vertAlign w:val="superscript"/>
        </w:rPr>
        <w:t>2</w:t>
      </w:r>
      <w:r w:rsidR="00FD6B52">
        <w:t xml:space="preserve"> (</w:t>
      </w:r>
      <w:r w:rsidR="00B52EF8">
        <w:t>stå</w:t>
      </w:r>
      <w:r w:rsidR="00FD6B52">
        <w:t>r 3400 km</w:t>
      </w:r>
      <w:r w:rsidR="00FD6B52">
        <w:rPr>
          <w:vertAlign w:val="superscript"/>
        </w:rPr>
        <w:t>2</w:t>
      </w:r>
      <w:r w:rsidR="00FD6B52">
        <w:t xml:space="preserve"> i Norén et al 2016</w:t>
      </w:r>
      <w:r w:rsidR="006154DD">
        <w:t>, vad gäller?</w:t>
      </w:r>
      <w:r w:rsidR="00FD6B52">
        <w:t xml:space="preserve">) </w:t>
      </w:r>
      <w:r w:rsidR="00EA1860">
        <w:t>(</w:t>
      </w:r>
      <w:r w:rsidR="00EA1860">
        <w:fldChar w:fldCharType="begin"/>
      </w:r>
      <w:r w:rsidR="00C72DCB">
        <w:instrText xml:space="preserve"> ADDIN ZOTERO_ITEM CSL_CITATION {"citationID":"tp6Wsmzs","properties":{"formattedCitation":"(Angerbjorn {\\i{}et al.} 2013)","plainCitation":"(Angerbjorn et al. 2013)","noteIndex":0},"citationItems":[{"id":137,"uris":["http://zotero.org/users/4662650/items/TFDC7GFH"],"uri":["http://zotero.org/users/4662650/items/TFDC7GFH"],"itemData":{"id":137,"type":"article-journal","title":"Carnivore conservation in practice: replicated management actions on a large spatial scale","container-title":"Journal of Applied Ecology","page":"59-67","volume":"50","issue":"1","source":"Web of Science","abstract":"More than a quarter of the world's carnivores are threatened, often due to multiple and complex causes. Considerable research efforts are devoted to resolving the mechanisms behind these threats in order to provide a basis for relevant conservation actions. However, even when the underlying mechanisms are known, specific actions aimed at direct support for carnivores are difficult to implement and evaluate at efficient spatial and temporal scales. We report on a 30-year inventory of the critically endangered Fennoscandian arctic fox Vulpes lagopus L., including yearly surveys of 600 fox dens covering 21000km2. These surveys showed that the population was close to extinction in 2000, with 4060 adult animals left. However, the population subsequently showed a fourfold increase in size. During this time period, conservation actions through supplementary feeding and predator removal were implemented in several regions across Scandinavia, encompassing 79% of the area. To evaluate these actions, we examined the effect of supplemental winter feeding and red fox control applied at different intensities in 10 regions. A path analysis indicated that 47% of the explained variation in population productivity could be attributed to lemming abundance, whereas winter feeding had a 29% effect and red fox control a 20% effect. This confirms that arctic foxes are highly dependent on lemming population fluctuations but also shows that red foxes severely impact the viability of arctic foxes. This study also highlights the importance of implementing conservation actions on extensive spatial and temporal scales, with geographically dispersed actions to scientifically evaluate the effects. We note that population recovery was only seen in regions with a high intensity of management actions. Synthesis and applications. The present study demonstrates that carnivore population declines may be reversed through extensive actions that target specific threats. Fennoscandian arctic fox is still endangered, due to low population connectivity and expected climate impacts on the distribution and dynamics of lemmings and red foxes. Climate warming is expected to contribute to both more irregular lemming dynamics and red fox appearance in tundra areas; however, the effects of climate change can be mitigated through intensive management actions such as supplemental feeding and red fox control.","DOI":"10.1111/1365-2664.12033","ISSN":"0021-8901","note":"WOS:000314520500008","shortTitle":"Carnivore conservation in practice","journalAbbreviation":"J. Appl. Ecol.","language":"English","author":[{"family":"Angerbjorn","given":"Anders"},{"family":"Eide","given":"Nina E."},{"family":"Dalen","given":"Love"},{"family":"Elmhagen","given":"Bodil"},{"family":"Hellstrom","given":"Peter"},{"family":"Ims","given":"Rolf A."},{"family":"Killengreen","given":"Siw"},{"family":"Landa","given":"Arild"},{"family":"Meijer","given":"Tomas"},{"family":"Mela","given":"Matti"},{"family":"Niemimaa","given":"Jukka"},{"family":"Noren","given":"Karin"},{"family":"Tannerfeldt","given":"Magnus"},{"family":"Yoccoz","given":"Nigel G."},{"family":"Henttonen","given":"Heikki"}],"issued":{"date-parts":[["2013",2]]}}}],"schema":"https://github.com/citation-style-language/schema/raw/master/csl-citation.json"} </w:instrText>
      </w:r>
      <w:r w:rsidR="00EA1860">
        <w:fldChar w:fldCharType="separate"/>
      </w:r>
      <w:r w:rsidR="00EA1860" w:rsidRPr="00EA1860">
        <w:rPr>
          <w:rFonts w:ascii="Calibri" w:cs="Calibri"/>
        </w:rPr>
        <w:t xml:space="preserve">(Angerbjorn </w:t>
      </w:r>
      <w:r w:rsidR="00EA1860" w:rsidRPr="00EA1860">
        <w:rPr>
          <w:rFonts w:ascii="Calibri" w:cs="Calibri"/>
          <w:i/>
          <w:iCs/>
        </w:rPr>
        <w:t>et al.</w:t>
      </w:r>
      <w:r w:rsidR="00EA1860" w:rsidRPr="00EA1860">
        <w:rPr>
          <w:rFonts w:ascii="Calibri" w:cs="Calibri"/>
        </w:rPr>
        <w:t xml:space="preserve"> 2013)</w:t>
      </w:r>
      <w:r w:rsidR="00EA1860">
        <w:fldChar w:fldCharType="end"/>
      </w:r>
      <w:r w:rsidR="0011570D">
        <w:t xml:space="preserve"> and </w:t>
      </w:r>
      <w:r w:rsidR="0057047C">
        <w:t xml:space="preserve">is </w:t>
      </w:r>
      <w:r w:rsidR="002C7A8B">
        <w:t xml:space="preserve">mostly </w:t>
      </w:r>
      <w:r w:rsidR="00FB3173">
        <w:t xml:space="preserve">comprised of </w:t>
      </w:r>
      <w:r w:rsidR="00277F80">
        <w:t>typical Fennoscandian mountain tundra. Productivity is low and</w:t>
      </w:r>
      <w:r w:rsidR="00D63599">
        <w:t xml:space="preserve"> the</w:t>
      </w:r>
      <w:r w:rsidR="00277F80">
        <w:t xml:space="preserve"> </w:t>
      </w:r>
      <w:r w:rsidR="007807BA">
        <w:t xml:space="preserve">ground </w:t>
      </w:r>
      <w:r w:rsidR="00D63599">
        <w:t>surface</w:t>
      </w:r>
      <w:r w:rsidR="007807BA">
        <w:t xml:space="preserve"> is </w:t>
      </w:r>
      <w:r w:rsidR="00277F80">
        <w:t>characterised by grass heath, dry heath, fens, bogs</w:t>
      </w:r>
      <w:r w:rsidR="008B1757">
        <w:t>, rocks</w:t>
      </w:r>
      <w:r w:rsidR="00C444C2">
        <w:t xml:space="preserve"> </w:t>
      </w:r>
      <w:r w:rsidR="0065113A">
        <w:t>and firn (källa behövs).</w:t>
      </w:r>
      <w:r w:rsidR="00B52EF8">
        <w:t xml:space="preserve"> </w:t>
      </w:r>
      <w:r w:rsidR="00F464F2">
        <w:t>Arctic</w:t>
      </w:r>
      <w:r w:rsidR="00B52EF8">
        <w:t xml:space="preserve"> fox </w:t>
      </w:r>
      <w:r w:rsidR="00F464F2">
        <w:t xml:space="preserve">demography and ecology </w:t>
      </w:r>
      <w:r w:rsidR="00B52EF8">
        <w:t xml:space="preserve">is highly </w:t>
      </w:r>
      <w:r w:rsidR="00F464F2">
        <w:t>influenced by</w:t>
      </w:r>
      <w:r w:rsidR="00B52EF8">
        <w:t xml:space="preserve"> </w:t>
      </w:r>
      <w:r w:rsidR="008708C7">
        <w:t>cyclic</w:t>
      </w:r>
      <w:r w:rsidR="00F464F2">
        <w:t xml:space="preserve"> </w:t>
      </w:r>
      <w:r w:rsidR="00E47777">
        <w:t xml:space="preserve">rodent </w:t>
      </w:r>
      <w:r w:rsidR="00F464F2">
        <w:t>prey populations</w:t>
      </w:r>
      <w:r w:rsidR="003506B1">
        <w:t xml:space="preserve">, mainly Norwegian </w:t>
      </w:r>
      <w:r w:rsidR="008708C7">
        <w:t>lemming</w:t>
      </w:r>
      <w:r w:rsidR="003506B1">
        <w:t xml:space="preserve"> (</w:t>
      </w:r>
      <w:r w:rsidR="003506B1" w:rsidRPr="003506B1">
        <w:rPr>
          <w:i/>
        </w:rPr>
        <w:t>Lemmus lemmus</w:t>
      </w:r>
      <w:r w:rsidR="003506B1">
        <w:t>)</w:t>
      </w:r>
      <w:r w:rsidR="008708C7">
        <w:t xml:space="preserve"> and vole</w:t>
      </w:r>
      <w:r w:rsidR="00305591">
        <w:t>s</w:t>
      </w:r>
      <w:r w:rsidR="008708C7">
        <w:t xml:space="preserve"> </w:t>
      </w:r>
      <w:r w:rsidR="00480B58">
        <w:fldChar w:fldCharType="begin"/>
      </w:r>
      <w:r w:rsidR="00480B58">
        <w:instrText xml:space="preserve"> ADDIN ZOTERO_ITEM CSL_CITATION {"citationID":"N5HIsZCS","properties":{"formattedCitation":"(Meijer {\\i{}et al.} 2013)","plainCitation":"(Meijer et al. 2013)","noteIndex":0},"citationItems":[{"id":262,"uris":["http://zotero.org/users/4662650/items/59M9ZDBR"],"uri":["http://zotero.org/users/4662650/items/59M9ZDBR"],"itemData":{"id":262,"type":"article-journal","title":"Life history traits in a cyclic ecosystem: a field experiment on the arctic fox","container-title":"Oecologia","page":"439-447","volume":"173","issue":"2","source":"Web of Science","abstract":"The reproduction of many species depends strongly on variation in food availability. The main prey of the arctic fox in Fennoscandia are cyclic small rodents, and its number of litters and litter size vary depending on the phase of the rodent cycle. In this experiment, we studied if the arctic fox adjusts its reproduction as a direct response to food abundance, in accordance with the food limitation hypothesis, or if there are additional phase-dependent trade-offs that influence its reproduction. We analysed the weaning success, i.e. proportion of arctic fox pairs established during mating that wean a litter in summer, of 422 pairs of which 361 were supplementary winter fed, as well as the weaned litter size of 203 litters of which 115 were supplementary winter fed. Females without supplementary winter food over-produced cubs in relation to food abundance in the small rodent increase phase, i.e. the litter size was equal to that in the peak phase when food was more abundant. The litter size for unfed females was 6.38 in the increase phase, 7.11 in the peak phase and 3.84 in the decrease phase. The litter size for supplementary winter-fed litters was 7.95 in the increase phase, 10.61 in the peak phase and 7.86 in the decrease phase. Thus, feeding had a positive effect on litter size, but it did not diminish the strong impact of the small rodent phase, supporting phase-dependent trade-offs in addition to food determining arctic fox reproduction.","DOI":"10.1007/s00442-013-2641-8","ISSN":"0029-8549","note":"WOS:000325028500011","shortTitle":"Life history traits in a cyclic ecosystem","journalAbbreviation":"Oecologia","language":"English","author":[{"family":"Meijer","given":"Tomas"},{"family":"Elmhagen","given":"Bodil"},{"family":"Eide","given":"Nina E."},{"family":"Angerbjorn","given":"Anders"}],"issued":{"date-parts":[["2013",10]]}}}],"schema":"https://github.com/citation-style-language/schema/raw/master/csl-citation.json"} </w:instrText>
      </w:r>
      <w:r w:rsidR="00480B58">
        <w:fldChar w:fldCharType="separate"/>
      </w:r>
      <w:r w:rsidR="00480B58" w:rsidRPr="00480B58">
        <w:rPr>
          <w:rFonts w:ascii="Calibri" w:cs="Calibri"/>
        </w:rPr>
        <w:t xml:space="preserve">(Meijer </w:t>
      </w:r>
      <w:r w:rsidR="00480B58" w:rsidRPr="00480B58">
        <w:rPr>
          <w:rFonts w:ascii="Calibri" w:cs="Calibri"/>
          <w:i/>
          <w:iCs/>
        </w:rPr>
        <w:t>et al.</w:t>
      </w:r>
      <w:r w:rsidR="00480B58" w:rsidRPr="00480B58">
        <w:rPr>
          <w:rFonts w:ascii="Calibri" w:cs="Calibri"/>
        </w:rPr>
        <w:t xml:space="preserve"> 2013)</w:t>
      </w:r>
      <w:r w:rsidR="00480B58">
        <w:fldChar w:fldCharType="end"/>
      </w:r>
      <w:r w:rsidR="007000A1">
        <w:t xml:space="preserve"> and the study period spanned over five </w:t>
      </w:r>
      <w:r w:rsidR="00C04705">
        <w:t>rodent</w:t>
      </w:r>
      <w:r w:rsidR="007000A1">
        <w:t xml:space="preserve"> population peaks</w:t>
      </w:r>
      <w:r w:rsidR="006C6EB9">
        <w:t xml:space="preserve"> (</w:t>
      </w:r>
      <w:r w:rsidR="006C6EB9" w:rsidRPr="00C72DCB">
        <w:rPr>
          <w:rFonts w:ascii="Calibri" w:cs="Calibri"/>
        </w:rPr>
        <w:t xml:space="preserve">Hasselgren </w:t>
      </w:r>
      <w:r w:rsidR="006C6EB9" w:rsidRPr="00C72DCB">
        <w:rPr>
          <w:rFonts w:ascii="Calibri" w:cs="Calibri"/>
          <w:i/>
          <w:iCs/>
        </w:rPr>
        <w:t>et al.</w:t>
      </w:r>
      <w:r w:rsidR="006C6EB9" w:rsidRPr="00C72DCB">
        <w:rPr>
          <w:rFonts w:ascii="Calibri" w:cs="Calibri"/>
        </w:rPr>
        <w:t xml:space="preserve"> 2018)</w:t>
      </w:r>
      <w:r w:rsidR="006C6EB9">
        <w:rPr>
          <w:rFonts w:ascii="Calibri" w:cs="Calibri"/>
        </w:rPr>
        <w:t xml:space="preserve">. </w:t>
      </w:r>
    </w:p>
    <w:p w:rsidR="0044764C" w:rsidRDefault="0044764C">
      <w:pPr>
        <w:rPr>
          <w:rFonts w:ascii="Calibri" w:cs="Calibri"/>
        </w:rPr>
      </w:pPr>
    </w:p>
    <w:p w:rsidR="0044764C" w:rsidRPr="00A430A3" w:rsidRDefault="0044764C">
      <w:pPr>
        <w:rPr>
          <w:noProof/>
        </w:rPr>
      </w:pPr>
      <w:r>
        <w:t xml:space="preserve">Intense conservation actions have been carried out on this population since 1999, </w:t>
      </w:r>
      <w:r w:rsidR="001A1C3F">
        <w:t>including</w:t>
      </w:r>
      <w:r>
        <w:t xml:space="preserve"> support feeding at some dens, red fox culling, yearly den inventorie</w:t>
      </w:r>
      <w:r w:rsidR="00401A59">
        <w:t>s and ear tagging of individual arctic foxes</w:t>
      </w:r>
      <w:r>
        <w:t xml:space="preserve"> </w:t>
      </w:r>
      <w:r>
        <w:fldChar w:fldCharType="begin"/>
      </w:r>
      <w:r>
        <w:instrText xml:space="preserve"> ADDIN ZOTERO_ITEM CSL_CITATION {"citationID":"d99oqnYq","properties":{"formattedCitation":"(Angerbjorn {\\i{}et al.} 2013)","plainCitation":"(Angerbjorn et al. 2013)","noteIndex":0},"citationItems":[{"id":137,"uris":["http://zotero.org/users/4662650/items/TFDC7GFH"],"uri":["http://zotero.org/users/4662650/items/TFDC7GFH"],"itemData":{"id":137,"type":"article-journal","title":"Carnivore conservation in practice: replicated management actions on a large spatial scale","container-title":"Journal of Applied Ecology","page":"59-67","volume":"50","issue":"1","source":"Web of Science","abstract":"More than a quarter of the world's carnivores are threatened, often due to multiple and complex causes. Considerable research efforts are devoted to resolving the mechanisms behind these threats in order to provide a basis for relevant conservation actions. However, even when the underlying mechanisms are known, specific actions aimed at direct support for carnivores are difficult to implement and evaluate at efficient spatial and temporal scales. We report on a 30-year inventory of the critically endangered Fennoscandian arctic fox Vulpes lagopus L., including yearly surveys of 600 fox dens covering 21000km2. These surveys showed that the population was close to extinction in 2000, with 4060 adult animals left. However, the population subsequently showed a fourfold increase in size. During this time period, conservation actions through supplementary feeding and predator removal were implemented in several regions across Scandinavia, encompassing 79% of the area. To evaluate these actions, we examined the effect of supplemental winter feeding and red fox control applied at different intensities in 10 regions. A path analysis indicated that 47% of the explained variation in population productivity could be attributed to lemming abundance, whereas winter feeding had a 29% effect and red fox control a 20% effect. This confirms that arctic foxes are highly dependent on lemming population fluctuations but also shows that red foxes severely impact the viability of arctic foxes. This study also highlights the importance of implementing conservation actions on extensive spatial and temporal scales, with geographically dispersed actions to scientifically evaluate the effects. We note that population recovery was only seen in regions with a high intensity of management actions. Synthesis and applications. The present study demonstrates that carnivore population declines may be reversed through extensive actions that target specific threats. Fennoscandian arctic fox is still endangered, due to low population connectivity and expected climate impacts on the distribution and dynamics of lemmings and red foxes. Climate warming is expected to contribute to both more irregular lemming dynamics and red fox appearance in tundra areas; however, the effects of climate change can be mitigated through intensive management actions such as supplemental feeding and red fox control.","DOI":"10.1111/1365-2664.12033","ISSN":"0021-8901","note":"WOS:000314520500008","shortTitle":"Carnivore conservation in practice","journalAbbreviation":"J. Appl. Ecol.","language":"English","author":[{"family":"Angerbjorn","given":"Anders"},{"family":"Eide","given":"Nina E."},{"family":"Dalen","given":"Love"},{"family":"Elmhagen","given":"Bodil"},{"family":"Hellstrom","given":"Peter"},{"family":"Ims","given":"Rolf A."},{"family":"Killengreen","given":"Siw"},{"family":"Landa","given":"Arild"},{"family":"Meijer","given":"Tomas"},{"family":"Mela","given":"Matti"},{"family":"Niemimaa","given":"Jukka"},{"family":"Noren","given":"Karin"},{"family":"Tannerfeldt","given":"Magnus"},{"family":"Yoccoz","given":"Nigel G."},{"family":"Henttonen","given":"Heikki"}],"issued":{"date-parts":[["2013",2]]}}}],"schema":"https://github.com/citation-style-language/schema/raw/master/csl-citation.json"} </w:instrText>
      </w:r>
      <w:r>
        <w:fldChar w:fldCharType="separate"/>
      </w:r>
      <w:r w:rsidR="00381E7D">
        <w:rPr>
          <w:rFonts w:ascii="Calibri" w:cs="Calibri"/>
        </w:rPr>
        <w:t>(Angerbjö</w:t>
      </w:r>
      <w:r w:rsidRPr="00EA1860">
        <w:rPr>
          <w:rFonts w:ascii="Calibri" w:cs="Calibri"/>
        </w:rPr>
        <w:t xml:space="preserve">rn </w:t>
      </w:r>
      <w:r w:rsidRPr="00EA1860">
        <w:rPr>
          <w:rFonts w:ascii="Calibri" w:cs="Calibri"/>
          <w:i/>
          <w:iCs/>
        </w:rPr>
        <w:t>et al.</w:t>
      </w:r>
      <w:r w:rsidRPr="00EA1860">
        <w:rPr>
          <w:rFonts w:ascii="Calibri" w:cs="Calibri"/>
        </w:rPr>
        <w:t xml:space="preserve"> 2013)</w:t>
      </w:r>
      <w:r>
        <w:fldChar w:fldCharType="end"/>
      </w:r>
      <w:r>
        <w:t xml:space="preserve">. Therefore, the 68 known dens can be considered to be all that are present in the area (jag har 78 i mina filer). </w:t>
      </w:r>
      <w:r w:rsidR="00861224">
        <w:t>Much d</w:t>
      </w:r>
      <w:r>
        <w:t xml:space="preserve">ue to these conservation efforts, the population increased from four breeding individuals in 2000 to 58 in 2015 and virtually all reproductive dens have been recorded every </w:t>
      </w:r>
      <w:r w:rsidR="00381E7D">
        <w:t>summer</w:t>
      </w:r>
      <w:r w:rsidR="0039187B">
        <w:t xml:space="preserve"> </w:t>
      </w:r>
      <w:r>
        <w:fldChar w:fldCharType="begin"/>
      </w:r>
      <w:r>
        <w:instrText xml:space="preserve"> ADDIN ZOTERO_ITEM CSL_CITATION {"citationID":"9Xb7ZE8W","properties":{"formattedCitation":"(Noren {\\i{}et al.} 2016, Hasselgren {\\i{}et al.} 2018)","plainCitation":"(Noren et al. 2016, Hasselgren et al. 2018)","noteIndex":0},"citationItems":[{"id":267,"uris":["http://zotero.org/users/4662650/items/IIHHREMI"],"uri":["http://zotero.org/users/4662650/items/IIHHREMI"],"itemData":{"id":267,"type":"article-journal","title":"Inbreeding depression in a critically endangered carnivore","container-title":"Molecular Ecology","page":"3309-3318","volume":"25","issue":"14","source":"Web of Science","abstract":"Harmful effects arising from matings between relatives (inbreeding) is a long-standing observation that is well founded in theory. Empirical evidence for inbreeding depression in natural populations is however rare because of the challenges of assembling pedigrees supplemented with fitness traits. We examined the occurrence of inbreeding and subsequent inbreeding depression using a unique data set containing a genetically verified pedigree with individual fitness traits for a critically endangered arctic fox (Vulpes lagopus) population. The study covered nine years and was comprised of 33 litters with a total of 205 individuals. We recorded that the present population was founded by only five individuals. Over the study period, the population exhibited a tenfold increase in average inbreeding coefficient with a final level corresponding to half-sib matings. Inbreeding mainly occurred between cousins, but we also observed two cases of full-sib matings. The pedigree data demonstrated clear evidence of inbreeding depression on traditional fitness traits where inbred individuals displayed reduced survival and reproduction. Fitness traits were however differently affected by the fluctuating resource abundande. Inbred individuals born at low-quality years displayed reduced first-year survival, while inbred individuals born at high-quality years were less likely to reproduce. The documentation of inbreeding depression in fundamental fitness traits suggests that inbreeding depression can limit population recovery. Introducing new genetic material to promote a genetic rescue effect may thus be necessary for population long-term persistence.","DOI":"10.1111/mec.13674","ISSN":"0962-1083","note":"WOS:000379614400006","journalAbbreviation":"Mol. Ecol.","language":"English","author":[{"family":"Noren","given":"Karin"},{"family":"Godoy","given":"Erika"},{"family":"Dalen","given":"Love"},{"family":"Meijer","given":"Tomas"},{"family":"Angerbjorn","given":"Anders"}],"issued":{"date-parts":[["2016",7]]}}},{"id":263,"uris":["http://zotero.org/users/4662650/items/H8Q8Y8BE"],"uri":["http://zotero.org/users/4662650/items/H8Q8Y8BE"],"itemData":{"id":263,"type":"article-journal","title":"Genetic rescue in an inbred Arctic fox (Vulpes lagopus) population","container-title":"Proc. R. Soc. B","page":"20172814","volume":"285","issue":"1875","source":"rspb.royalsocietypublishing.org","abstract":"Isolation of small populations can reduce fitness through inbreeding depression and impede population growth. Outcrossing with only a few unrelated individuals can increase demographic and genetic viability substantially, but few studies have documented such genetic rescue in natural mammal populations. We investigate the effects of immigration in a subpopulation of the endangered Scandinavian arctic fox (Vulpes lagopus), founded by six individuals and isolated for 9 years at an extremely small population size. Based on a long-term pedigree (105 litters, 543 individuals) combined with individual fitness traits, we found evidence for genetic rescue. Natural immigration and gene flow of three outbred males in 2010 resulted in a reduction in population average inbreeding coefficient (f), from 0.14 to 0.08 within 5 years. Genetic rescue was further supported by 1.9 times higher juvenile survival and 1.3 times higher breeding success in immigrant first-generation offspring compared with inbred offspring. Five years after immigration, the population had more than doubled in size and allelic richness increased by 41%. This is one of few studies that has documented genetic rescue in a natural mammal population suffering from inbreeding depression and contributes to a growing body of data demonstrating the vital connection between genetics and individual fitness.","URL":"http://rspb.royalsocietypublishing.org/content/285/1875/20172814","DOI":"10.1098/rspb.2017.2814","ISSN":"0962-8452, 1471-2954","note":"PMID: 29593110","journalAbbreviation":"Proc. R. Soc. B","language":"en","author":[{"family":"Hasselgren","given":"Malin"},{"family":"Angerbjörn","given":"Anders"},{"family":"Eide","given":"Nina E."},{"family":"Erlandsson","given":"Rasmus"},{"family":"Flagstad","given":"Øystein"},{"family":"Landa","given":"Arild"},{"family":"Wallén","given":"Johan"},{"family":"Norén","given":"Karin"}],"issued":{"date-parts":[["2018",3,28]]},"accessed":{"date-parts":[["2018",8,9]]}}}],"schema":"https://github.com/citation-style-language/schema/raw/master/csl-citation.json"} </w:instrText>
      </w:r>
      <w:r>
        <w:fldChar w:fldCharType="separate"/>
      </w:r>
      <w:r w:rsidRPr="00C72DCB">
        <w:rPr>
          <w:rFonts w:ascii="Calibri" w:cs="Calibri"/>
        </w:rPr>
        <w:t xml:space="preserve">(Noren </w:t>
      </w:r>
      <w:r w:rsidRPr="00C72DCB">
        <w:rPr>
          <w:rFonts w:ascii="Calibri" w:cs="Calibri"/>
          <w:i/>
          <w:iCs/>
        </w:rPr>
        <w:t>et al.</w:t>
      </w:r>
      <w:r w:rsidRPr="00C72DCB">
        <w:rPr>
          <w:rFonts w:ascii="Calibri" w:cs="Calibri"/>
        </w:rPr>
        <w:t xml:space="preserve"> 2016, Hasselgren </w:t>
      </w:r>
      <w:r w:rsidRPr="00C72DCB">
        <w:rPr>
          <w:rFonts w:ascii="Calibri" w:cs="Calibri"/>
          <w:i/>
          <w:iCs/>
        </w:rPr>
        <w:t>et al.</w:t>
      </w:r>
      <w:r w:rsidRPr="00C72DCB">
        <w:rPr>
          <w:rFonts w:ascii="Calibri" w:cs="Calibri"/>
        </w:rPr>
        <w:t xml:space="preserve"> 2018)</w:t>
      </w:r>
      <w:r>
        <w:fldChar w:fldCharType="end"/>
      </w:r>
      <w:r w:rsidR="0039187B">
        <w:t>.</w:t>
      </w:r>
      <w:r w:rsidR="0079403E">
        <w:t xml:space="preserve"> </w:t>
      </w:r>
      <w:r w:rsidR="00DF28B5">
        <w:t>Winter active dens have also been recorded.</w:t>
      </w:r>
    </w:p>
    <w:p w:rsidR="008D1AC8" w:rsidRDefault="008D1AC8"/>
    <w:p w:rsidR="00CA3E8A" w:rsidRDefault="0097067F">
      <w:pPr>
        <w:rPr>
          <w:b/>
        </w:rPr>
      </w:pPr>
      <w:r>
        <w:rPr>
          <w:b/>
        </w:rPr>
        <w:t>Den parameters</w:t>
      </w:r>
    </w:p>
    <w:p w:rsidR="00007859" w:rsidRDefault="00007859">
      <w:r>
        <w:t>To estimate prey abundance, s</w:t>
      </w:r>
      <w:r w:rsidR="000C0068">
        <w:t xml:space="preserve">ix dens have been extensively studied </w:t>
      </w:r>
      <w:r w:rsidR="00623D19">
        <w:t>since 2000</w:t>
      </w:r>
      <w:r w:rsidR="000C0068">
        <w:t xml:space="preserve"> with snap-trapping of rodents (</w:t>
      </w:r>
      <w:r w:rsidR="003A4DF9">
        <w:t xml:space="preserve">see </w:t>
      </w:r>
      <w:r w:rsidR="003A4DF9">
        <w:fldChar w:fldCharType="begin"/>
      </w:r>
      <w:r w:rsidR="003A4DF9">
        <w:instrText xml:space="preserve"> ADDIN ZOTERO_ITEM CSL_CITATION {"citationID":"Miy2GDiQ","properties":{"formattedCitation":"(Le Vaillant {\\i{}et al.} 2018)","plainCitation":"(Le Vaillant et al. 2018)","noteIndex":0},"citationItems":[{"id":158,"uris":["http://zotero.org/users/4662650/items/TDARZS5A"],"uri":["http://zotero.org/users/4662650/items/TDARZS5A"],"itemData":{"id":158,"type":"article-journal","title":"Spatial distribution in Norwegian lemming Lemmus lemmus in relation to the phase of the cycle","container-title":"Polar Biology","source":"CrossRef","URL":"http://link.springer.com/10.1007/s00300-018-2293-6","DOI":"10.1007/s00300-018-2293-6","ISSN":"0722-4060, 1432-2056","language":"en","author":[{"family":"Le Vaillant","given":"Maryline"},{"family":"Erlandsson","given":"Rasmus"},{"family":"Elmhagen","given":"Bodil"},{"family":"Hörnfeldt","given":"Birger"},{"family":"Eide","given":"Nina E."},{"family":"Angerbjörn","given":"Anders"}],"issued":{"date-parts":[["2018",3,5]]},"accessed":{"date-parts":[["2018",4,10]]}}}],"schema":"https://github.com/citation-style-language/schema/raw/master/csl-citation.json"} </w:instrText>
      </w:r>
      <w:r w:rsidR="003A4DF9">
        <w:fldChar w:fldCharType="separate"/>
      </w:r>
      <w:r w:rsidR="003A4DF9" w:rsidRPr="003A4DF9">
        <w:rPr>
          <w:rFonts w:ascii="Calibri" w:cs="Calibri"/>
        </w:rPr>
        <w:t xml:space="preserve">Le Vaillant </w:t>
      </w:r>
      <w:r w:rsidR="003A4DF9" w:rsidRPr="003A4DF9">
        <w:rPr>
          <w:rFonts w:ascii="Calibri" w:cs="Calibri"/>
          <w:i/>
          <w:iCs/>
        </w:rPr>
        <w:t>et al.</w:t>
      </w:r>
      <w:r w:rsidR="003A4DF9" w:rsidRPr="003A4DF9">
        <w:rPr>
          <w:rFonts w:ascii="Calibri" w:cs="Calibri"/>
        </w:rPr>
        <w:t xml:space="preserve"> </w:t>
      </w:r>
      <w:r w:rsidR="003A4DF9">
        <w:rPr>
          <w:rFonts w:ascii="Calibri" w:cs="Calibri"/>
        </w:rPr>
        <w:t>(</w:t>
      </w:r>
      <w:r w:rsidR="003A4DF9" w:rsidRPr="003A4DF9">
        <w:rPr>
          <w:rFonts w:ascii="Calibri" w:cs="Calibri"/>
        </w:rPr>
        <w:t>2018)</w:t>
      </w:r>
      <w:r w:rsidR="003A4DF9">
        <w:fldChar w:fldCharType="end"/>
      </w:r>
      <w:r w:rsidR="00755A1F">
        <w:t xml:space="preserve"> </w:t>
      </w:r>
      <w:r>
        <w:t xml:space="preserve">for methods) </w:t>
      </w:r>
      <w:r w:rsidR="00AA03E5">
        <w:t>and 10</w:t>
      </w:r>
      <w:r w:rsidR="00755A1F">
        <w:t xml:space="preserve"> km bird </w:t>
      </w:r>
      <w:r w:rsidR="00AA03E5">
        <w:t xml:space="preserve">and tracks </w:t>
      </w:r>
      <w:r w:rsidR="00755A1F">
        <w:t>transects</w:t>
      </w:r>
      <w:r>
        <w:t xml:space="preserve"> around </w:t>
      </w:r>
      <w:r w:rsidR="00AA03E5">
        <w:t>each</w:t>
      </w:r>
      <w:r>
        <w:t xml:space="preserve"> den.</w:t>
      </w:r>
      <w:r w:rsidR="00FE4EB7">
        <w:t xml:space="preserve"> The</w:t>
      </w:r>
      <w:r w:rsidR="00623D19">
        <w:t xml:space="preserve"> bird and tracks</w:t>
      </w:r>
      <w:bookmarkStart w:id="0" w:name="_GoBack"/>
      <w:bookmarkEnd w:id="0"/>
      <w:r w:rsidR="00FE4EB7">
        <w:t xml:space="preserve"> transects were divided into 4 2.5 km lines with the den in the centre, but sometimes the lines were divided into smaller lines if topographical features </w:t>
      </w:r>
      <w:r w:rsidR="003A30D9">
        <w:t>did not allow for a straight line. The lines were placed in areas that were representative for the environment around the den. Birds, live rodents, dead rodents, fresh ptarmigan and hare droppings and lemming and stoat nests were recorded.</w:t>
      </w:r>
    </w:p>
    <w:p w:rsidR="00007859" w:rsidRDefault="00007859"/>
    <w:p w:rsidR="00A67671" w:rsidRDefault="00755A1F">
      <w:r>
        <w:t>In addition</w:t>
      </w:r>
      <w:r w:rsidR="00DF28B5">
        <w:t>,</w:t>
      </w:r>
      <w:r>
        <w:t xml:space="preserve"> I measured </w:t>
      </w:r>
      <w:r w:rsidR="00FC4DB1">
        <w:t xml:space="preserve">den characteristics on these six dens and four additional ones. </w:t>
      </w:r>
      <w:r w:rsidR="00AA03E5">
        <w:t>I</w:t>
      </w:r>
      <w:r w:rsidR="00AA03E5">
        <w:t>n late April and early May 2018</w:t>
      </w:r>
      <w:r w:rsidR="00AA03E5">
        <w:t xml:space="preserve"> </w:t>
      </w:r>
      <w:r w:rsidR="00DF28B5">
        <w:t>I recorded s</w:t>
      </w:r>
      <w:r w:rsidR="00742E1A">
        <w:t xml:space="preserve">now </w:t>
      </w:r>
      <w:r w:rsidR="00AF1091">
        <w:t>depth</w:t>
      </w:r>
      <w:r w:rsidR="00493935">
        <w:t xml:space="preserve"> </w:t>
      </w:r>
      <w:r w:rsidR="00AF1091">
        <w:t xml:space="preserve">at 10 points with a 2 metre radius from the estimated centre of the den. At the same points </w:t>
      </w:r>
      <w:r w:rsidR="004C03EC">
        <w:t>soil</w:t>
      </w:r>
      <w:r w:rsidR="00E466FB">
        <w:t xml:space="preserve"> temperature</w:t>
      </w:r>
      <w:r w:rsidR="004C03EC">
        <w:t xml:space="preserve"> </w:t>
      </w:r>
      <w:r w:rsidR="005D7FD4">
        <w:t>was measured at 2 cm depth</w:t>
      </w:r>
      <w:r w:rsidR="001A5EBA">
        <w:t>. I also measured</w:t>
      </w:r>
      <w:r w:rsidR="00C57271">
        <w:t xml:space="preserve"> </w:t>
      </w:r>
      <w:r w:rsidR="00AA03E5">
        <w:t>snow</w:t>
      </w:r>
      <w:r w:rsidR="001A5EBA">
        <w:t xml:space="preserve">-free area and number of open </w:t>
      </w:r>
      <w:r w:rsidR="00A73658">
        <w:t>burrows</w:t>
      </w:r>
      <w:r w:rsidR="00CA2CBB">
        <w:t>.</w:t>
      </w:r>
      <w:r w:rsidR="00E503C6">
        <w:t xml:space="preserve"> In late June and early July I </w:t>
      </w:r>
      <w:r w:rsidR="00981EBE">
        <w:t xml:space="preserve">returned to the same ten dens and </w:t>
      </w:r>
      <w:r w:rsidR="00E503C6">
        <w:t xml:space="preserve">measured the area, </w:t>
      </w:r>
      <w:r w:rsidR="00665EF2">
        <w:t xml:space="preserve">slope angle and </w:t>
      </w:r>
      <w:r w:rsidR="00E503C6">
        <w:t>direction</w:t>
      </w:r>
      <w:r w:rsidR="00665EF2">
        <w:t xml:space="preserve"> using a hand held compass</w:t>
      </w:r>
      <w:r w:rsidR="00DF28B5">
        <w:t>. I also</w:t>
      </w:r>
      <w:r w:rsidR="00AA03E5">
        <w:t xml:space="preserve"> counted</w:t>
      </w:r>
      <w:r w:rsidR="00DF28B5">
        <w:t xml:space="preserve"> the </w:t>
      </w:r>
      <w:r w:rsidR="00490298">
        <w:t>number of open burrows</w:t>
      </w:r>
      <w:r w:rsidR="00E503C6">
        <w:t xml:space="preserve"> and </w:t>
      </w:r>
      <w:r w:rsidR="00DF28B5">
        <w:t xml:space="preserve">measured </w:t>
      </w:r>
      <w:r w:rsidR="00E503C6">
        <w:t>soil temperature a</w:t>
      </w:r>
      <w:r w:rsidR="00DF28B5">
        <w:t xml:space="preserve">t 10 cm depth at 10 points at </w:t>
      </w:r>
      <w:r w:rsidR="00E503C6">
        <w:t>2 m radius from the e</w:t>
      </w:r>
      <w:r w:rsidR="00EC6B51">
        <w:t>s</w:t>
      </w:r>
      <w:r w:rsidR="00E503C6">
        <w:t>timated centre of the</w:t>
      </w:r>
      <w:r w:rsidR="00C078B0">
        <w:t xml:space="preserve"> den</w:t>
      </w:r>
      <w:r w:rsidR="00981EBE">
        <w:t>.</w:t>
      </w:r>
    </w:p>
    <w:p w:rsidR="00A67671" w:rsidRPr="00203A44" w:rsidRDefault="00A67671"/>
    <w:p w:rsidR="008D1AC8" w:rsidRDefault="00FD62F1">
      <w:r>
        <w:rPr>
          <w:b/>
        </w:rPr>
        <w:t>Den p</w:t>
      </w:r>
      <w:r w:rsidR="00CA3E8A">
        <w:rPr>
          <w:b/>
        </w:rPr>
        <w:t>arameter estimation using geographic information systems</w:t>
      </w:r>
    </w:p>
    <w:p w:rsidR="00C76331" w:rsidRDefault="00137F3F">
      <w:r>
        <w:t xml:space="preserve">All </w:t>
      </w:r>
      <w:r w:rsidR="00B535B2">
        <w:t>geographic information system (</w:t>
      </w:r>
      <w:r>
        <w:t>GIS</w:t>
      </w:r>
      <w:r w:rsidR="00B535B2">
        <w:t>)</w:t>
      </w:r>
      <w:r>
        <w:t xml:space="preserve"> computations </w:t>
      </w:r>
      <w:r w:rsidR="00E45BA9">
        <w:t>were</w:t>
      </w:r>
      <w:r w:rsidR="009245CA">
        <w:t xml:space="preserve"> calculated</w:t>
      </w:r>
      <w:r w:rsidR="00345B86">
        <w:t xml:space="preserve"> in QGIS </w:t>
      </w:r>
      <w:r>
        <w:t xml:space="preserve">3.0 </w:t>
      </w:r>
      <w:r w:rsidR="00D874D2">
        <w:t xml:space="preserve">Girona </w:t>
      </w:r>
      <w:r w:rsidR="00345B86">
        <w:t>and RStudio</w:t>
      </w:r>
      <w:r>
        <w:t>. Elevation</w:t>
      </w:r>
      <w:r w:rsidR="00F52CC1">
        <w:t xml:space="preserve"> of dens</w:t>
      </w:r>
      <w:r>
        <w:t xml:space="preserve"> was calculated</w:t>
      </w:r>
      <w:r w:rsidR="009245CA">
        <w:t xml:space="preserve"> using </w:t>
      </w:r>
      <w:r w:rsidR="00C72205">
        <w:t>2 metre elevation raster (</w:t>
      </w:r>
      <w:r w:rsidR="00C72205" w:rsidRPr="00C72205">
        <w:t>GSD-Höjddata, grid 2+</w:t>
      </w:r>
      <w:r w:rsidR="00C72205">
        <w:t>, source: Lantmäteriet, downloaded 2018 – 05 -</w:t>
      </w:r>
      <w:r w:rsidR="00D054E6">
        <w:t xml:space="preserve"> </w:t>
      </w:r>
      <w:r w:rsidR="00C72205">
        <w:t>31).</w:t>
      </w:r>
      <w:r w:rsidR="0014479D">
        <w:t xml:space="preserve"> </w:t>
      </w:r>
      <w:r w:rsidR="00B64572">
        <w:t xml:space="preserve">Since many dens are located near the Swedish -  Norwegian border topographical features of interest were added for both sides of the border. </w:t>
      </w:r>
      <w:r w:rsidR="0014479D">
        <w:t>Distance</w:t>
      </w:r>
      <w:r w:rsidR="00A10429">
        <w:t>s</w:t>
      </w:r>
      <w:r w:rsidR="00415CD5">
        <w:t xml:space="preserve"> from dens</w:t>
      </w:r>
      <w:r w:rsidR="0014479D">
        <w:t xml:space="preserve"> to </w:t>
      </w:r>
      <w:r w:rsidR="00D054E6">
        <w:t>streams and lakes</w:t>
      </w:r>
      <w:r w:rsidR="004628EA">
        <w:t xml:space="preserve"> and total water cover </w:t>
      </w:r>
      <w:r w:rsidR="00A035F0">
        <w:t xml:space="preserve">within a 1.5 km radius from the dens </w:t>
      </w:r>
      <w:r w:rsidR="00A10429">
        <w:t>were</w:t>
      </w:r>
      <w:r w:rsidR="00D054E6">
        <w:t xml:space="preserve"> calculated using Fastighetskartan Hydrografi Vektor, source: Lantmäteriet, downloaded 2018 – 06 – 07</w:t>
      </w:r>
      <w:r w:rsidR="00692DAF">
        <w:t xml:space="preserve"> for the Swedish side</w:t>
      </w:r>
      <w:r w:rsidR="00FC33BE">
        <w:t>.</w:t>
      </w:r>
      <w:r w:rsidR="00D054E6">
        <w:t xml:space="preserve"> </w:t>
      </w:r>
      <w:r w:rsidR="004628EA">
        <w:t xml:space="preserve">Total area of bogs within </w:t>
      </w:r>
      <w:r w:rsidR="00A035F0">
        <w:t xml:space="preserve">a 1.5 km radius from the dens </w:t>
      </w:r>
      <w:r w:rsidR="004628EA">
        <w:t xml:space="preserve">was calculated using Fastighetskartan Markdata Vektor </w:t>
      </w:r>
      <w:r w:rsidR="004628EA">
        <w:lastRenderedPageBreak/>
        <w:t xml:space="preserve">source: Lantmäteriet, downloaded 2018 – 08 – 07 for the Swedish </w:t>
      </w:r>
      <w:r w:rsidR="00FC33BE">
        <w:t>side.</w:t>
      </w:r>
      <w:r w:rsidR="00896655">
        <w:t xml:space="preserve"> </w:t>
      </w:r>
      <w:r w:rsidR="00D054E6">
        <w:t>Distance</w:t>
      </w:r>
      <w:r w:rsidR="00415CD5">
        <w:t>s from dens</w:t>
      </w:r>
      <w:r w:rsidR="00D054E6">
        <w:t xml:space="preserve"> to treeline </w:t>
      </w:r>
      <w:r w:rsidR="00596AEB">
        <w:t>were</w:t>
      </w:r>
      <w:r w:rsidR="00D054E6">
        <w:t xml:space="preserve"> calculated using Vegetation Fjällkedjan Vektor, source: Lantmäteriet, downloaded 2018 – 06 –</w:t>
      </w:r>
      <w:r w:rsidR="008B2BDD">
        <w:t xml:space="preserve"> 08 </w:t>
      </w:r>
      <w:r w:rsidR="00692DAF">
        <w:t>for the Swedish</w:t>
      </w:r>
      <w:r w:rsidR="00FC33BE">
        <w:t xml:space="preserve"> side. </w:t>
      </w:r>
      <w:r w:rsidR="000E29AF">
        <w:t xml:space="preserve">Groups of trees that were not connected to continuous low land forest were excluded. </w:t>
      </w:r>
      <w:r w:rsidR="00C0388B">
        <w:t xml:space="preserve">For the Norwegian side </w:t>
      </w:r>
      <w:r w:rsidR="00FC33BE">
        <w:t xml:space="preserve">N50 Kartdata, Source: Kartverket, downloaded 2018 – 06 – 08 was used </w:t>
      </w:r>
      <w:r w:rsidR="00DA4109">
        <w:t>for</w:t>
      </w:r>
      <w:r w:rsidR="00FC33BE">
        <w:t xml:space="preserve"> all analyses.</w:t>
      </w:r>
      <w:r w:rsidR="00692DAF">
        <w:t xml:space="preserve"> </w:t>
      </w:r>
      <w:r w:rsidR="0097067F">
        <w:t xml:space="preserve">Lemming </w:t>
      </w:r>
      <w:r w:rsidR="00B24863">
        <w:t>spatial distribution around dens</w:t>
      </w:r>
      <w:r w:rsidR="0097067F">
        <w:t xml:space="preserve"> was calculated using the model developed by </w:t>
      </w:r>
      <w:r w:rsidR="0097067F">
        <w:fldChar w:fldCharType="begin"/>
      </w:r>
      <w:r w:rsidR="0097067F">
        <w:instrText xml:space="preserve"> ADDIN ZOTERO_ITEM CSL_CITATION {"citationID":"c2BIK3oV","properties":{"formattedCitation":"(Le Vaillant {\\i{}et al.} 2018)","plainCitation":"(Le Vaillant et al. 2018)","noteIndex":0},"citationItems":[{"id":158,"uris":["http://zotero.org/users/4662650/items/TDARZS5A"],"uri":["http://zotero.org/users/4662650/items/TDARZS5A"],"itemData":{"id":158,"type":"article-journal","title":"Spatial distribution in Norwegian lemming Lemmus lemmus in relation to the phase of the cycle","container-title":"Polar Biology","source":"CrossRef","URL":"http://link.springer.com/10.1007/s00300-018-2293-6","DOI":"10.1007/s00300-018-2293-6","ISSN":"0722-4060, 1432-2056","language":"en","author":[{"family":"Le Vaillant","given":"Maryline"},{"family":"Erlandsson","given":"Rasmus"},{"family":"Elmhagen","given":"Bodil"},{"family":"Hörnfeldt","given":"Birger"},{"family":"Eide","given":"Nina E."},{"family":"Angerbjörn","given":"Anders"}],"issued":{"date-parts":[["2018",3,5]]},"accessed":{"date-parts":[["2018",4,10]]}}}],"schema":"https://github.com/citation-style-language/schema/raw/master/csl-citation.json"} </w:instrText>
      </w:r>
      <w:r w:rsidR="0097067F">
        <w:fldChar w:fldCharType="separate"/>
      </w:r>
      <w:r w:rsidR="0097067F" w:rsidRPr="0097067F">
        <w:rPr>
          <w:rFonts w:ascii="Calibri" w:cs="Calibri"/>
        </w:rPr>
        <w:t xml:space="preserve">Le Vaillant </w:t>
      </w:r>
      <w:r w:rsidR="0097067F" w:rsidRPr="0097067F">
        <w:rPr>
          <w:rFonts w:ascii="Calibri" w:cs="Calibri"/>
          <w:i/>
          <w:iCs/>
        </w:rPr>
        <w:t>et al.</w:t>
      </w:r>
      <w:r w:rsidR="0097067F" w:rsidRPr="0097067F">
        <w:rPr>
          <w:rFonts w:ascii="Calibri" w:cs="Calibri"/>
        </w:rPr>
        <w:t xml:space="preserve"> </w:t>
      </w:r>
      <w:r w:rsidR="0097067F">
        <w:rPr>
          <w:rFonts w:ascii="Calibri" w:cs="Calibri"/>
        </w:rPr>
        <w:t>(</w:t>
      </w:r>
      <w:r w:rsidR="0097067F" w:rsidRPr="0097067F">
        <w:rPr>
          <w:rFonts w:ascii="Calibri" w:cs="Calibri"/>
        </w:rPr>
        <w:t>2018)</w:t>
      </w:r>
      <w:r w:rsidR="0097067F">
        <w:fldChar w:fldCharType="end"/>
      </w:r>
      <w:r w:rsidR="0097067F">
        <w:t>.</w:t>
      </w:r>
    </w:p>
    <w:p w:rsidR="00E63CEB" w:rsidRDefault="00E63CEB" w:rsidP="00E63CEB">
      <w:pPr>
        <w:rPr>
          <w:b/>
        </w:rPr>
      </w:pPr>
    </w:p>
    <w:p w:rsidR="00E63CEB" w:rsidRPr="005F0FA3" w:rsidRDefault="00E63CEB" w:rsidP="00E63CEB">
      <w:pPr>
        <w:rPr>
          <w:b/>
        </w:rPr>
      </w:pPr>
      <w:r w:rsidRPr="005F0FA3">
        <w:rPr>
          <w:b/>
        </w:rPr>
        <w:t>Ptarmigan inventories</w:t>
      </w:r>
    </w:p>
    <w:p w:rsidR="00E63CEB" w:rsidRDefault="00E63CEB" w:rsidP="00E63CEB">
      <w:r>
        <w:t xml:space="preserve">Ptarmigan abundance was estimated using the Wildlife Triangle Scheme (Lindén </w:t>
      </w:r>
      <w:r>
        <w:rPr>
          <w:i/>
        </w:rPr>
        <w:t>et al.</w:t>
      </w:r>
      <w:r>
        <w:t xml:space="preserve"> 1996, Hellström </w:t>
      </w:r>
      <w:r>
        <w:rPr>
          <w:i/>
        </w:rPr>
        <w:t>et al.</w:t>
      </w:r>
      <w:r>
        <w:t xml:space="preserve"> 2014) in two separate surveys, conducted in late April to early May and in late June to early July 2018</w:t>
      </w:r>
      <w:r w:rsidR="00DC6663">
        <w:t xml:space="preserve"> on 10 dens</w:t>
      </w:r>
      <w:r>
        <w:t xml:space="preserve">. Visual observations of ptarmigan, calls, droppings and snowtracks were counted on 12 km triangle shaped transects around 10 arctic fox dens in Helags. The triangles were placed with the den in the centre. If steep terrain did not allow for a central placement of the den the triangle was placed with the den in a corner. The species was determined for each observation if possible, otherwise genus was recorded. GPS -coordinates were </w:t>
      </w:r>
      <w:r w:rsidR="008C3175">
        <w:t>recorded with each observation</w:t>
      </w:r>
      <w:r w:rsidR="002A3A6B">
        <w:t>.</w:t>
      </w:r>
      <w:r w:rsidR="008C3175">
        <w:t xml:space="preserve"> </w:t>
      </w:r>
      <w:r w:rsidR="002A3A6B">
        <w:t>D</w:t>
      </w:r>
      <w:r w:rsidR="00420F78">
        <w:t xml:space="preserve">istance to visual birds was measured with a Nikon Laser Rangefinder </w:t>
      </w:r>
      <w:r w:rsidR="00245F1B" w:rsidRPr="00245F1B">
        <w:t>PROSTAFF</w:t>
      </w:r>
      <w:r w:rsidR="002A3A6B">
        <w:t xml:space="preserve"> 3I and angle was measured using a hand held compass.</w:t>
      </w:r>
      <w:r w:rsidR="001A181A">
        <w:t xml:space="preserve"> Distance to droppings and unseen calling birds was estimated.</w:t>
      </w:r>
    </w:p>
    <w:p w:rsidR="00E63CEB" w:rsidRDefault="00E63CEB"/>
    <w:p w:rsidR="00A035F0" w:rsidRPr="00D049F5" w:rsidRDefault="00D049F5">
      <w:pPr>
        <w:rPr>
          <w:b/>
        </w:rPr>
      </w:pPr>
      <w:r>
        <w:rPr>
          <w:b/>
        </w:rPr>
        <w:t>Statistical analyses</w:t>
      </w:r>
    </w:p>
    <w:sectPr w:rsidR="00A035F0" w:rsidRPr="00D049F5" w:rsidSect="00DC2E53">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7DD4"/>
    <w:rsid w:val="00007859"/>
    <w:rsid w:val="00057C30"/>
    <w:rsid w:val="00090FC4"/>
    <w:rsid w:val="000C0068"/>
    <w:rsid w:val="000E29AF"/>
    <w:rsid w:val="0011570D"/>
    <w:rsid w:val="00137F3F"/>
    <w:rsid w:val="0014479D"/>
    <w:rsid w:val="001A181A"/>
    <w:rsid w:val="001A1C3F"/>
    <w:rsid w:val="001A5EBA"/>
    <w:rsid w:val="001C500C"/>
    <w:rsid w:val="001E3893"/>
    <w:rsid w:val="001E455A"/>
    <w:rsid w:val="001F6F61"/>
    <w:rsid w:val="00203A44"/>
    <w:rsid w:val="002405DC"/>
    <w:rsid w:val="00245F1B"/>
    <w:rsid w:val="00261E19"/>
    <w:rsid w:val="00277F80"/>
    <w:rsid w:val="002A3A6B"/>
    <w:rsid w:val="002A728B"/>
    <w:rsid w:val="002C7A8B"/>
    <w:rsid w:val="00305591"/>
    <w:rsid w:val="00345B86"/>
    <w:rsid w:val="003506B1"/>
    <w:rsid w:val="00381E7D"/>
    <w:rsid w:val="0039187B"/>
    <w:rsid w:val="003A30D9"/>
    <w:rsid w:val="003A4DF9"/>
    <w:rsid w:val="003B1A9C"/>
    <w:rsid w:val="003F3121"/>
    <w:rsid w:val="00401A59"/>
    <w:rsid w:val="00415CD5"/>
    <w:rsid w:val="00420F78"/>
    <w:rsid w:val="0044764C"/>
    <w:rsid w:val="004537E0"/>
    <w:rsid w:val="004628EA"/>
    <w:rsid w:val="00463269"/>
    <w:rsid w:val="00480B58"/>
    <w:rsid w:val="00490298"/>
    <w:rsid w:val="00493935"/>
    <w:rsid w:val="004C03EC"/>
    <w:rsid w:val="004C7718"/>
    <w:rsid w:val="004F190F"/>
    <w:rsid w:val="00511CA7"/>
    <w:rsid w:val="0057047C"/>
    <w:rsid w:val="0058276C"/>
    <w:rsid w:val="00596AEB"/>
    <w:rsid w:val="005D7FD4"/>
    <w:rsid w:val="005F0FA3"/>
    <w:rsid w:val="006154DD"/>
    <w:rsid w:val="00623D19"/>
    <w:rsid w:val="0065113A"/>
    <w:rsid w:val="00653354"/>
    <w:rsid w:val="00665EF2"/>
    <w:rsid w:val="00692DAF"/>
    <w:rsid w:val="006A6AC0"/>
    <w:rsid w:val="006B0152"/>
    <w:rsid w:val="006C6EB9"/>
    <w:rsid w:val="007000A1"/>
    <w:rsid w:val="00742E1A"/>
    <w:rsid w:val="00755A1F"/>
    <w:rsid w:val="007654F5"/>
    <w:rsid w:val="007807BA"/>
    <w:rsid w:val="0079403E"/>
    <w:rsid w:val="00807695"/>
    <w:rsid w:val="0086045B"/>
    <w:rsid w:val="00861224"/>
    <w:rsid w:val="008708C7"/>
    <w:rsid w:val="00872851"/>
    <w:rsid w:val="00891874"/>
    <w:rsid w:val="00896655"/>
    <w:rsid w:val="008B1757"/>
    <w:rsid w:val="008B2BDD"/>
    <w:rsid w:val="008C3175"/>
    <w:rsid w:val="008D1AC8"/>
    <w:rsid w:val="008D514E"/>
    <w:rsid w:val="008D7DD4"/>
    <w:rsid w:val="00922B4F"/>
    <w:rsid w:val="009245CA"/>
    <w:rsid w:val="0097067F"/>
    <w:rsid w:val="009756E7"/>
    <w:rsid w:val="00981EBE"/>
    <w:rsid w:val="009C5EBE"/>
    <w:rsid w:val="00A035F0"/>
    <w:rsid w:val="00A10429"/>
    <w:rsid w:val="00A430A3"/>
    <w:rsid w:val="00A67671"/>
    <w:rsid w:val="00A73658"/>
    <w:rsid w:val="00A9715C"/>
    <w:rsid w:val="00AA03E5"/>
    <w:rsid w:val="00AE7B2F"/>
    <w:rsid w:val="00AF1091"/>
    <w:rsid w:val="00AF33A0"/>
    <w:rsid w:val="00B10D57"/>
    <w:rsid w:val="00B2351F"/>
    <w:rsid w:val="00B24863"/>
    <w:rsid w:val="00B304FD"/>
    <w:rsid w:val="00B4004C"/>
    <w:rsid w:val="00B41A83"/>
    <w:rsid w:val="00B470B3"/>
    <w:rsid w:val="00B52EF8"/>
    <w:rsid w:val="00B535B2"/>
    <w:rsid w:val="00B64572"/>
    <w:rsid w:val="00B8143F"/>
    <w:rsid w:val="00B90117"/>
    <w:rsid w:val="00BC1B6E"/>
    <w:rsid w:val="00C0388B"/>
    <w:rsid w:val="00C04705"/>
    <w:rsid w:val="00C078B0"/>
    <w:rsid w:val="00C12EB9"/>
    <w:rsid w:val="00C20C67"/>
    <w:rsid w:val="00C444C2"/>
    <w:rsid w:val="00C4798E"/>
    <w:rsid w:val="00C57271"/>
    <w:rsid w:val="00C72205"/>
    <w:rsid w:val="00C72DCB"/>
    <w:rsid w:val="00C76331"/>
    <w:rsid w:val="00C95831"/>
    <w:rsid w:val="00CA2CBB"/>
    <w:rsid w:val="00CA3E8A"/>
    <w:rsid w:val="00CA76F5"/>
    <w:rsid w:val="00CB3E49"/>
    <w:rsid w:val="00CD5E16"/>
    <w:rsid w:val="00CF1444"/>
    <w:rsid w:val="00D049F5"/>
    <w:rsid w:val="00D054E6"/>
    <w:rsid w:val="00D464EA"/>
    <w:rsid w:val="00D63599"/>
    <w:rsid w:val="00D874D2"/>
    <w:rsid w:val="00DA4109"/>
    <w:rsid w:val="00DC2E53"/>
    <w:rsid w:val="00DC6663"/>
    <w:rsid w:val="00DF28B5"/>
    <w:rsid w:val="00E379A1"/>
    <w:rsid w:val="00E45BA9"/>
    <w:rsid w:val="00E466FB"/>
    <w:rsid w:val="00E47777"/>
    <w:rsid w:val="00E503C6"/>
    <w:rsid w:val="00E63CEB"/>
    <w:rsid w:val="00E65010"/>
    <w:rsid w:val="00E81CD1"/>
    <w:rsid w:val="00EA1860"/>
    <w:rsid w:val="00EC6B51"/>
    <w:rsid w:val="00F24EFA"/>
    <w:rsid w:val="00F464F2"/>
    <w:rsid w:val="00F52CC1"/>
    <w:rsid w:val="00F82A3D"/>
    <w:rsid w:val="00FB1D54"/>
    <w:rsid w:val="00FB3173"/>
    <w:rsid w:val="00FC33BE"/>
    <w:rsid w:val="00FC4DB1"/>
    <w:rsid w:val="00FD4E4A"/>
    <w:rsid w:val="00FD62F1"/>
    <w:rsid w:val="00FD6B52"/>
    <w:rsid w:val="00FE4EB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decimalSymbol w:val=","/>
  <w:listSeparator w:val=";"/>
  <w14:docId w14:val="193BB2A0"/>
  <w14:defaultImageDpi w14:val="32767"/>
  <w15:chartTrackingRefBased/>
  <w15:docId w15:val="{ECD9EA25-C43F-DF49-822F-95EED034D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sv-S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Litteraturfrteckning1">
    <w:name w:val="Litteraturförteckning1"/>
    <w:basedOn w:val="Normal"/>
    <w:link w:val="BibliographyChar"/>
    <w:rsid w:val="00A035F0"/>
    <w:pPr>
      <w:spacing w:after="240"/>
      <w:ind w:left="720" w:hanging="720"/>
    </w:pPr>
  </w:style>
  <w:style w:type="character" w:customStyle="1" w:styleId="BibliographyChar">
    <w:name w:val="Bibliography Char"/>
    <w:basedOn w:val="Standardstycketeckensnitt"/>
    <w:link w:val="Litteraturfrteckning1"/>
    <w:rsid w:val="00A035F0"/>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08629719">
      <w:bodyDiv w:val="1"/>
      <w:marLeft w:val="0"/>
      <w:marRight w:val="0"/>
      <w:marTop w:val="0"/>
      <w:marBottom w:val="0"/>
      <w:divBdr>
        <w:top w:val="none" w:sz="0" w:space="0" w:color="auto"/>
        <w:left w:val="none" w:sz="0" w:space="0" w:color="auto"/>
        <w:bottom w:val="none" w:sz="0" w:space="0" w:color="auto"/>
        <w:right w:val="none" w:sz="0" w:space="0" w:color="auto"/>
      </w:divBdr>
      <w:divsChild>
        <w:div w:id="1571573979">
          <w:marLeft w:val="480"/>
          <w:marRight w:val="0"/>
          <w:marTop w:val="0"/>
          <w:marBottom w:val="0"/>
          <w:divBdr>
            <w:top w:val="none" w:sz="0" w:space="0" w:color="auto"/>
            <w:left w:val="none" w:sz="0" w:space="0" w:color="auto"/>
            <w:bottom w:val="none" w:sz="0" w:space="0" w:color="auto"/>
            <w:right w:val="none" w:sz="0" w:space="0" w:color="auto"/>
          </w:divBdr>
          <w:divsChild>
            <w:div w:id="17075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9</TotalTime>
  <Pages>2</Pages>
  <Words>4018</Words>
  <Characters>21296</Characters>
  <Application>Microsoft Office Word</Application>
  <DocSecurity>0</DocSecurity>
  <Lines>177</Lines>
  <Paragraphs>50</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25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användare</dc:creator>
  <cp:keywords/>
  <dc:description/>
  <cp:lastModifiedBy>Microsoft Office-användare</cp:lastModifiedBy>
  <cp:revision>123</cp:revision>
  <dcterms:created xsi:type="dcterms:W3CDTF">2018-08-06T15:37:00Z</dcterms:created>
  <dcterms:modified xsi:type="dcterms:W3CDTF">2018-08-16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anvs5x0k"/&gt;&lt;style id="http://www.zotero.org/styles/uppsala-universitet-institutionen-for-biologisk-grundutbildning" locale="sv-SE" hasBibliography="1" bibliographyStyleHasBeenSet="1"/&gt;&lt;prefs&gt;&lt;pre</vt:lpwstr>
  </property>
  <property fmtid="{D5CDD505-2E9C-101B-9397-08002B2CF9AE}" pid="3" name="ZOTERO_PREF_2">
    <vt:lpwstr>f name="fieldType" value="Field"/&gt;&lt;pref name="automaticJournalAbbreviations" value="true"/&gt;&lt;/prefs&gt;&lt;/data&gt;</vt:lpwstr>
  </property>
</Properties>
</file>